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C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1C560510" w14:textId="77777777" w:rsidR="00A6539F" w:rsidRPr="00A6539F" w:rsidRDefault="00A6539F" w:rsidP="00A6539F">
      <w:pPr>
        <w:jc w:val="center"/>
        <w:rPr>
          <w:rFonts w:ascii="Times New Roman" w:hAnsi="Times New Roman" w:cs="Times New Roman"/>
          <w:szCs w:val="21"/>
        </w:rPr>
      </w:pPr>
      <w:r w:rsidRPr="00A6539F">
        <w:rPr>
          <w:rFonts w:ascii="Times New Roman" w:hAnsi="Times New Roman" w:cs="Times New Roman"/>
          <w:szCs w:val="21"/>
        </w:rPr>
        <w:t xml:space="preserve">Hui Yu </w:t>
      </w:r>
      <w:r w:rsidRPr="00A6539F">
        <w:rPr>
          <w:rFonts w:ascii="Times New Roman" w:hAnsi="Times New Roman" w:cs="Times New Roman"/>
          <w:szCs w:val="21"/>
          <w:vertAlign w:val="superscript"/>
        </w:rPr>
        <w:t>1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Chenyang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Deng </w:t>
      </w:r>
      <w:r w:rsidRPr="00A6539F">
        <w:rPr>
          <w:rFonts w:ascii="Times New Roman" w:hAnsi="Times New Roman" w:cs="Times New Roman"/>
          <w:szCs w:val="21"/>
          <w:vertAlign w:val="superscript"/>
        </w:rPr>
        <w:t>2</w:t>
      </w:r>
      <w:bookmarkStart w:id="0" w:name="OLE_LINK274"/>
      <w:bookmarkStart w:id="1" w:name="OLE_LINK275"/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Jinglai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Sun</w:t>
      </w:r>
      <w:r w:rsidRPr="00A6539F">
        <w:rPr>
          <w:rFonts w:ascii="Times New Roman" w:hAnsi="Times New Roman" w:cs="Times New Roman"/>
          <w:szCs w:val="21"/>
        </w:rPr>
        <w:softHyphen/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3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Yanjin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Chen</w:t>
      </w:r>
      <w:r w:rsidRPr="00A6539F">
        <w:rPr>
          <w:rFonts w:ascii="Times New Roman" w:hAnsi="Times New Roman" w:cs="Times New Roman"/>
          <w:szCs w:val="21"/>
          <w:vertAlign w:val="superscript"/>
        </w:rPr>
        <w:t xml:space="preserve"> 4</w:t>
      </w:r>
      <w:r w:rsidRPr="00A6539F">
        <w:rPr>
          <w:rFonts w:ascii="Times New Roman" w:hAnsi="Times New Roman" w:cs="Times New Roman"/>
          <w:szCs w:val="21"/>
        </w:rPr>
        <w:t xml:space="preserve"> and Yuzhen Cao</w:t>
      </w:r>
      <w:bookmarkEnd w:id="0"/>
      <w:bookmarkEnd w:id="1"/>
      <w:r w:rsidRPr="00A6539F">
        <w:rPr>
          <w:rFonts w:ascii="Times New Roman" w:hAnsi="Times New Roman" w:cs="Times New Roman"/>
          <w:szCs w:val="21"/>
        </w:rPr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5*</w:t>
      </w:r>
    </w:p>
    <w:p w14:paraId="2B0CE7E4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1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2" w:name="OLE_LINK44"/>
      <w:bookmarkStart w:id="3" w:name="OLE_LINK45"/>
      <w:bookmarkStart w:id="4" w:name="OLE_LINK42"/>
      <w:bookmarkStart w:id="5" w:name="OLE_LINK43"/>
      <w:bookmarkStart w:id="6" w:name="OLE_LINK47"/>
      <w:bookmarkStart w:id="7" w:name="OLE_LINK4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</w:t>
      </w:r>
      <w:bookmarkEnd w:id="2"/>
      <w:bookmarkEnd w:id="3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 University</w:t>
      </w:r>
      <w:bookmarkEnd w:id="4"/>
      <w:bookmarkEnd w:id="5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</w:t>
      </w:r>
      <w:bookmarkEnd w:id="6"/>
      <w:bookmarkEnd w:id="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</w:p>
    <w:p w14:paraId="2928EEB2" w14:textId="3B7ECFA0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2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2259E67A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3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8" w:name="OLE_LINK30"/>
      <w:bookmarkStart w:id="9" w:name="OLE_LINK31"/>
      <w:bookmarkStart w:id="10" w:name="OLE_LINK32"/>
      <w:bookmarkStart w:id="11" w:name="OLE_LINK33"/>
      <w:bookmarkStart w:id="12" w:name="OLE_LINK20"/>
      <w:bookmarkStart w:id="13" w:name="OLE_LINK23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rsity</w:t>
      </w:r>
      <w:bookmarkEnd w:id="8"/>
      <w:bookmarkEnd w:id="9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 xml:space="preserve">, </w:t>
      </w:r>
      <w:bookmarkStart w:id="14" w:name="OLE_LINK26"/>
      <w:bookmarkStart w:id="15" w:name="OLE_LINK2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</w:t>
      </w:r>
      <w:bookmarkEnd w:id="10"/>
      <w:bookmarkEnd w:id="11"/>
      <w:bookmarkEnd w:id="14"/>
      <w:bookmarkEnd w:id="15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  <w:bookmarkEnd w:id="12"/>
      <w:bookmarkEnd w:id="13"/>
    </w:p>
    <w:p w14:paraId="6DEB988E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4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16" w:name="OLE_LINK69"/>
      <w:bookmarkStart w:id="17" w:name="OLE_LINK7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 Hospital of ITCWM Nankai Hospital</w:t>
      </w:r>
      <w:bookmarkEnd w:id="16"/>
      <w:bookmarkEnd w:id="1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02486F4F" w14:textId="2D3B51B3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5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Department of Biomedical Engineering, Tianjin Unive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,</w:t>
      </w:r>
      <w:r w:rsidRPr="00A6539F">
        <w:rPr>
          <w:rFonts w:ascii="Times New Roman" w:hAnsi="Times New Roman"/>
          <w:color w:val="auto"/>
          <w:sz w:val="21"/>
          <w:szCs w:val="21"/>
        </w:rPr>
        <w:t xml:space="preserve"> </w:t>
      </w:r>
      <w:bookmarkStart w:id="18" w:name="OLE_LINK34"/>
      <w:bookmarkStart w:id="19" w:name="OLE_LINK35"/>
      <w:bookmarkStart w:id="20" w:name="OLE_LINK36"/>
      <w:bookmarkStart w:id="21" w:name="OLE_LINK37"/>
      <w:r w:rsidRPr="00A6539F">
        <w:rPr>
          <w:rFonts w:ascii="Times New Roman" w:hAnsi="Times New Roman"/>
          <w:color w:val="auto"/>
          <w:sz w:val="21"/>
          <w:szCs w:val="21"/>
        </w:rPr>
        <w:t>Tel: 086-</w:t>
      </w:r>
      <w:r w:rsidRPr="00A6539F">
        <w:rPr>
          <w:rFonts w:ascii="Times New Roman" w:eastAsia="微软雅黑" w:hAnsi="Times New Roman"/>
          <w:color w:val="auto"/>
          <w:sz w:val="21"/>
          <w:szCs w:val="21"/>
        </w:rPr>
        <w:t xml:space="preserve">022-27406546, E-mail: </w:t>
      </w:r>
      <w:bookmarkEnd w:id="18"/>
      <w:bookmarkEnd w:id="19"/>
      <w:bookmarkEnd w:id="20"/>
      <w:bookmarkEnd w:id="21"/>
      <w:r w:rsidR="00E061CF">
        <w:rPr>
          <w:rFonts w:ascii="Times New Roman" w:eastAsia="微软雅黑" w:hAnsi="Times New Roman"/>
          <w:color w:val="auto"/>
          <w:sz w:val="21"/>
          <w:szCs w:val="21"/>
        </w:rPr>
        <w:t>yuzhencao18@126.com</w:t>
      </w:r>
    </w:p>
    <w:p w14:paraId="26D5AD19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0A9A722A" w14:textId="488B0E58" w:rsidR="00993676" w:rsidRPr="00DE281B" w:rsidRDefault="00954002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bookmarkStart w:id="22" w:name="_GoBack"/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6A4AC1AB" w:rsidR="00597550" w:rsidRPr="00353B4C" w:rsidRDefault="00A23D1B" w:rsidP="0099367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60 s detector and a 10 s detector were cascaded </w:t>
      </w:r>
      <w:r w:rsidR="009D13A6">
        <w:rPr>
          <w:rFonts w:ascii="Times New Roman" w:hAnsi="Times New Roman" w:cs="Times New Roman"/>
        </w:rPr>
        <w:t xml:space="preserve">to improve the detection resolution for apnea-hypopnea (AH) events. Random forests were adopted for classification of </w:t>
      </w:r>
      <w:r w:rsidR="002B6114">
        <w:rPr>
          <w:rFonts w:ascii="Times New Roman" w:hAnsi="Times New Roman" w:cs="Times New Roman"/>
        </w:rPr>
        <w:t>data</w:t>
      </w:r>
      <w:r w:rsidR="009D13A6">
        <w:rPr>
          <w:rFonts w:ascii="Times New Roman" w:hAnsi="Times New Roman" w:cs="Times New Roman"/>
        </w:rPr>
        <w:t xml:space="preserve"> segments based on </w:t>
      </w:r>
      <w:r w:rsidR="00FE241A" w:rsidRPr="00353B4C">
        <w:rPr>
          <w:rFonts w:ascii="Times New Roman" w:hAnsi="Times New Roman" w:cs="Times New Roman"/>
        </w:rPr>
        <w:t xml:space="preserve">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r w:rsidR="002B6114">
        <w:rPr>
          <w:rFonts w:ascii="Times New Roman" w:hAnsi="Times New Roman" w:cs="Times New Roman"/>
        </w:rPr>
        <w:t xml:space="preserve">The start and end time of every AH event </w:t>
      </w:r>
      <w:r w:rsidR="00E061CF">
        <w:rPr>
          <w:rFonts w:ascii="Times New Roman" w:hAnsi="Times New Roman" w:cs="Times New Roman"/>
        </w:rPr>
        <w:t xml:space="preserve">and the AH index (AHI) </w:t>
      </w:r>
      <w:r w:rsidR="002B6114">
        <w:rPr>
          <w:rFonts w:ascii="Times New Roman" w:hAnsi="Times New Roman" w:cs="Times New Roman"/>
        </w:rPr>
        <w:t xml:space="preserve">could be </w:t>
      </w:r>
      <w:r w:rsidR="00E061CF">
        <w:rPr>
          <w:rFonts w:ascii="Times New Roman" w:hAnsi="Times New Roman" w:cs="Times New Roman"/>
        </w:rPr>
        <w:t xml:space="preserve">both </w:t>
      </w:r>
      <w:r w:rsidR="002B6114">
        <w:rPr>
          <w:rFonts w:ascii="Times New Roman" w:hAnsi="Times New Roman" w:cs="Times New Roman"/>
        </w:rPr>
        <w:t>predicted</w:t>
      </w:r>
      <w:r w:rsidR="00E422F0">
        <w:rPr>
          <w:rFonts w:ascii="Times New Roman" w:hAnsi="Times New Roman" w:cs="Times New Roman"/>
        </w:rPr>
        <w:t>.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53CB9BF8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8653C2">
        <w:rPr>
          <w:rFonts w:ascii="Times New Roman" w:hAnsi="Times New Roman" w:cs="Times New Roman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AHI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bookmarkEnd w:id="22"/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DE281B" w:rsidRDefault="001C4D2A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5CD7327B" w:rsidR="008653C2" w:rsidRDefault="008653C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9DC7BC" w14:textId="7E0D3A87" w:rsidR="00310DE6" w:rsidRPr="00DE281B" w:rsidRDefault="00954002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lastRenderedPageBreak/>
        <w:t>Introduction</w:t>
      </w:r>
    </w:p>
    <w:p w14:paraId="65B65E46" w14:textId="4999122F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</w:t>
      </w:r>
      <w:proofErr w:type="spellStart"/>
      <w:r w:rsidR="00D30201" w:rsidRPr="00353B4C">
        <w:rPr>
          <w:rFonts w:ascii="Times New Roman" w:hAnsi="Times New Roman" w:cs="Times New Roman"/>
        </w:rPr>
        <w:t>McNames</w:t>
      </w:r>
      <w:proofErr w:type="spellEnd"/>
      <w:r w:rsidR="00D30201" w:rsidRPr="00353B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McNames&lt;/Author&gt;&lt;Year&gt;2000&lt;/Year&gt;&lt;RecNum&gt;20&lt;/RecNum&gt;&lt;DisplayText&gt;[1]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proofErr w:type="spellStart"/>
      <w:r w:rsidR="009A2410" w:rsidRPr="00A6528A">
        <w:rPr>
          <w:rFonts w:ascii="Times New Roman" w:hAnsi="Times New Roman" w:cs="Times New Roman"/>
        </w:rPr>
        <w:t>Bsoul</w:t>
      </w:r>
      <w:proofErr w:type="spellEnd"/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[2]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r w:rsidR="00C06EC3" w:rsidRPr="003C246B">
        <w:rPr>
          <w:rFonts w:ascii="Times New Roman" w:hAnsi="Times New Roman" w:cs="Times New Roman"/>
        </w:rPr>
        <w:t xml:space="preserve"> </w:t>
      </w:r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r w:rsidR="00C06EC3" w:rsidRPr="003C246B">
        <w:rPr>
          <w:rFonts w:ascii="Times New Roman" w:hAnsi="Times New Roman" w:cs="Times New Roman"/>
        </w:rPr>
        <w:t>,</w:t>
      </w:r>
      <w:r w:rsidR="008846F5" w:rsidRPr="003C246B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 xml:space="preserve">many other diseases </w:t>
      </w:r>
      <w:r w:rsidR="00136740">
        <w:rPr>
          <w:rFonts w:ascii="Times New Roman" w:hAnsi="Times New Roman" w:cs="Times New Roman" w:hint="eastAsia"/>
        </w:rPr>
        <w:t>except</w:t>
      </w:r>
      <w:r w:rsidR="00136740">
        <w:rPr>
          <w:rFonts w:ascii="Times New Roman" w:hAnsi="Times New Roman" w:cs="Times New Roman"/>
        </w:rPr>
        <w:t xml:space="preserve"> SAHS </w:t>
      </w:r>
      <w:r w:rsidR="002B6114">
        <w:rPr>
          <w:rFonts w:ascii="Times New Roman" w:hAnsi="Times New Roman" w:cs="Times New Roman"/>
        </w:rPr>
        <w:t xml:space="preserve">also affect </w:t>
      </w:r>
      <w:r w:rsidR="008846F5" w:rsidRPr="003C246B">
        <w:rPr>
          <w:rFonts w:ascii="Times New Roman" w:hAnsi="Times New Roman" w:cs="Times New Roman"/>
        </w:rPr>
        <w:t>ECG</w:t>
      </w:r>
      <w:r w:rsidR="002B6114">
        <w:rPr>
          <w:rFonts w:ascii="Times New Roman" w:hAnsi="Times New Roman" w:cs="Times New Roman"/>
        </w:rPr>
        <w:t>.</w:t>
      </w:r>
      <w:r w:rsidR="008846F5" w:rsidRPr="0058074C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H</w:t>
      </w:r>
      <w:r w:rsidR="00B77397" w:rsidRPr="0058074C">
        <w:rPr>
          <w:rFonts w:ascii="Times New Roman" w:hAnsi="Times New Roman" w:cs="Times New Roman"/>
        </w:rPr>
        <w:t>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ola-Soler&lt;/Author&gt;&lt;Year&gt;2012&lt;/Year&gt;&lt;RecNum&gt;19&lt;/RecNum&gt;&lt;DisplayText&gt;[8]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F6313B" w:rsidRPr="0058074C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proofErr w:type="spellStart"/>
      <w:r w:rsidR="00887181" w:rsidRPr="0058074C">
        <w:rPr>
          <w:rFonts w:ascii="Times New Roman" w:hAnsi="Times New Roman" w:cs="Times New Roman"/>
        </w:rPr>
        <w:t>Xie</w:t>
      </w:r>
      <w:proofErr w:type="spellEnd"/>
      <w:r w:rsidR="00887181" w:rsidRPr="0058074C">
        <w:rPr>
          <w:rFonts w:ascii="Times New Roman" w:hAnsi="Times New Roman" w:cs="Times New Roman"/>
        </w:rPr>
        <w:t xml:space="preserve">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,7,10,2,5,9,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,12,6,13,8,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r w:rsidR="005440F4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r w:rsidR="005440F4" w:rsidRPr="00A6528A">
        <w:rPr>
          <w:rFonts w:ascii="Times New Roman" w:hAnsi="Times New Roman" w:cs="Times New Roman"/>
        </w:rPr>
        <w:t>,</w:t>
      </w:r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,5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10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1,3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23" w:name="OLE_LINK1"/>
      <w:bookmarkStart w:id="24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r w:rsidR="00906F75">
        <w:rPr>
          <w:rFonts w:ascii="Times New Roman" w:hAnsi="Times New Roman" w:cs="Times New Roman" w:hint="eastAsia"/>
        </w:rPr>
        <w:t>classification</w:t>
      </w:r>
      <w:r w:rsidR="00906F75">
        <w:rPr>
          <w:rFonts w:ascii="Times New Roman" w:hAnsi="Times New Roman" w:cs="Times New Roman"/>
        </w:rPr>
        <w:t xml:space="preserve"> and regression trees (CART)</w:t>
      </w:r>
      <w:r w:rsidR="0048345B" w:rsidRPr="0058074C">
        <w:rPr>
          <w:rFonts w:ascii="Times New Roman" w:hAnsi="Times New Roman" w:cs="Times New Roman"/>
        </w:rPr>
        <w:t xml:space="preserve">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23"/>
    <w:bookmarkEnd w:id="24"/>
    <w:p w14:paraId="63A8558F" w14:textId="77777777" w:rsidR="00C900AD" w:rsidRPr="00906F75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DE281B" w:rsidRDefault="002644A1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73579502" w:rsidR="00310DE6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Year&gt;2008&lt;/Year&gt;&lt;RecNum&gt;11&lt;/RecNum&gt;&lt;DisplayText&gt;[14]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</w:t>
      </w:r>
      <w:proofErr w:type="spellStart"/>
      <w:r w:rsidRPr="0058074C">
        <w:rPr>
          <w:rFonts w:ascii="Times New Roman" w:hAnsi="Times New Roman" w:cs="Times New Roman"/>
        </w:rPr>
        <w:t>Physionet</w:t>
      </w:r>
      <w:proofErr w:type="spellEnd"/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Goldberger&lt;/Author&gt;&lt;Year&gt;2000&lt;/Year&gt;&lt;RecNum&gt;10&lt;/RecNum&gt;&lt;DisplayText&gt;[15]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r w:rsidR="00136740">
        <w:rPr>
          <w:rFonts w:ascii="Times New Roman" w:hAnsi="Times New Roman" w:cs="Times New Roman"/>
        </w:rPr>
        <w:t>’</w:t>
      </w:r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25" w:name="OLE_LINK5"/>
      <w:r w:rsidRPr="00993D81">
        <w:rPr>
          <w:rFonts w:ascii="Times New Roman" w:hAnsi="Times New Roman" w:cs="Times New Roman"/>
        </w:rPr>
        <w:t>ribcage and abdomen movements</w:t>
      </w:r>
      <w:bookmarkEnd w:id="25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proofErr w:type="spellStart"/>
      <w:r w:rsidRPr="00993D81">
        <w:rPr>
          <w:rFonts w:ascii="Times New Roman" w:hAnsi="Times New Roman" w:cs="Times New Roman"/>
        </w:rPr>
        <w:t>Toennies</w:t>
      </w:r>
      <w:proofErr w:type="spellEnd"/>
      <w:r w:rsidRPr="00993D81">
        <w:rPr>
          <w:rFonts w:ascii="Times New Roman" w:hAnsi="Times New Roman" w:cs="Times New Roman"/>
        </w:rPr>
        <w:t xml:space="preserve">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r w:rsidR="00A16F7D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,7,4,3,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 xml:space="preserve">ed two, four, four, and five </w:t>
      </w:r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69F25E00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F0021D">
        <w:rPr>
          <w:rFonts w:ascii="Times New Roman" w:hAnsi="Times New Roman" w:cs="Times New Roman"/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136740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Age</w:t>
            </w:r>
            <w:r w:rsidR="003D4C0E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52.0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57.5±7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6.6±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AHI</w:t>
            </w:r>
            <w:r w:rsidR="003D4C0E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4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1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2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6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8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7.0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8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4.5±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9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3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0F93EEDE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lastRenderedPageBreak/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erry&lt;/Author&gt;&lt;Year&gt;2012&lt;/Year&gt;&lt;RecNum&gt;3&lt;/RecNum&gt;&lt;DisplayText&gt;[16]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>, apnea is scored</w:t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68E3F0FC" w:rsidR="00310DE6" w:rsidRDefault="0001464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66EFD8A8" wp14:editId="1A27C881">
                <wp:simplePos x="0" y="0"/>
                <wp:positionH relativeFrom="column">
                  <wp:posOffset>0</wp:posOffset>
                </wp:positionH>
                <wp:positionV relativeFrom="paragraph">
                  <wp:posOffset>1223645</wp:posOffset>
                </wp:positionV>
                <wp:extent cx="5273675" cy="198120"/>
                <wp:effectExtent l="0" t="0" r="3175" b="0"/>
                <wp:wrapTopAndBottom/>
                <wp:docPr id="2" name="文本框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3675" cy="1981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8D7D2F0" w14:textId="42349AE4" w:rsidR="007B2906" w:rsidRPr="0058074C" w:rsidRDefault="007B2906" w:rsidP="00F525E0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906F75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1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</w:rPr>
                              <w:t xml:space="preserve"> Design of cascading detection model based on AH event detec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6EFD8A8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0;margin-top:96.35pt;width:415.25pt;height:15.6pt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" stroked="f">
                <v:textbox style="mso-fit-shape-to-text:t" inset="0,0,0,0">
                  <w:txbxContent>
                    <w:p w14:paraId="78D7D2F0" w14:textId="42349AE4" w:rsidR="007B2906" w:rsidRPr="0058074C" w:rsidRDefault="007B2906" w:rsidP="00F525E0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58074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906F75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1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58074C">
                        <w:rPr>
                          <w:rFonts w:ascii="Times New Roman" w:hAnsi="Times New Roman" w:cs="Times New Roman"/>
                        </w:rPr>
                        <w:t xml:space="preserve"> Design of cascading detection model based on AH event detec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r w:rsidR="001A36BE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 xml:space="preserve">nvalid data, </w:t>
      </w:r>
      <w:r w:rsidR="004414F2">
        <w:rPr>
          <w:rFonts w:ascii="Times New Roman" w:hAnsi="Times New Roman" w:cs="Times New Roman"/>
        </w:rPr>
        <w:t xml:space="preserve">signal </w:t>
      </w:r>
      <w:r w:rsidR="00F525E0" w:rsidRPr="00236C03">
        <w:rPr>
          <w:rFonts w:ascii="Times New Roman" w:hAnsi="Times New Roman" w:cs="Times New Roman"/>
        </w:rPr>
        <w:t>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r w:rsidR="00D464D4" w:rsidRPr="00236C03">
        <w:rPr>
          <w:rFonts w:ascii="Times New Roman" w:hAnsi="Times New Roman" w:cs="Times New Roman"/>
        </w:rPr>
        <w:t>,</w:t>
      </w:r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 xml:space="preserve">calculates the AHI. </w:t>
      </w:r>
    </w:p>
    <w:p w14:paraId="5F5C5FA9" w14:textId="4F580873" w:rsidR="001C1502" w:rsidRPr="00236C03" w:rsidRDefault="001C1502">
      <w:pPr>
        <w:rPr>
          <w:rFonts w:ascii="Times New Roman" w:hAnsi="Times New Roman" w:cs="Times New Roman"/>
        </w:rPr>
      </w:pPr>
    </w:p>
    <w:p w14:paraId="5AB3CCC2" w14:textId="71247115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1B1BBBDE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2072BD24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 xml:space="preserve">. </w:t>
      </w:r>
      <w:r w:rsidR="002B6114">
        <w:rPr>
          <w:rFonts w:ascii="Times New Roman" w:hAnsi="Times New Roman" w:cs="Times New Roman"/>
        </w:rPr>
        <w:t>A</w:t>
      </w:r>
      <w:r w:rsidR="00E02016" w:rsidRPr="00236C03">
        <w:rPr>
          <w:rFonts w:ascii="Times New Roman" w:hAnsi="Times New Roman" w:cs="Times New Roman"/>
        </w:rPr>
        <w:t>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>data)</w:t>
      </w:r>
      <w:r w:rsidR="007747E3">
        <w:rPr>
          <w:rFonts w:ascii="Times New Roman" w:hAnsi="Times New Roman" w:cs="Times New Roman"/>
        </w:rPr>
        <w:t>.</w:t>
      </w:r>
      <w:r w:rsidR="00E02016" w:rsidRPr="00236C03">
        <w:rPr>
          <w:rFonts w:ascii="Times New Roman" w:hAnsi="Times New Roman" w:cs="Times New Roman"/>
        </w:rPr>
        <w:t xml:space="preserve"> 2) </w:t>
      </w:r>
      <w:r w:rsidR="00AE15DD">
        <w:rPr>
          <w:rFonts w:ascii="Times New Roman" w:hAnsi="Times New Roman" w:cs="Times New Roman"/>
        </w:rPr>
        <w:t>Signal f</w:t>
      </w:r>
      <w:r w:rsidR="00E02016" w:rsidRPr="00236C03">
        <w:rPr>
          <w:rFonts w:ascii="Times New Roman" w:hAnsi="Times New Roman" w:cs="Times New Roman"/>
        </w:rPr>
        <w:t>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r w:rsidR="00703F59" w:rsidRPr="00236C03">
        <w:rPr>
          <w:rFonts w:ascii="Times New Roman" w:hAnsi="Times New Roman" w:cs="Times New Roman"/>
        </w:rPr>
        <w:t xml:space="preserve"> </w:t>
      </w:r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r w:rsidR="00703F59" w:rsidRPr="00236C03">
        <w:rPr>
          <w:rFonts w:ascii="Times New Roman" w:hAnsi="Times New Roman" w:cs="Times New Roman"/>
        </w:rPr>
        <w:t>5</w:t>
      </w:r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[18]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r w:rsidR="00703F59" w:rsidRPr="00236C03">
        <w:rPr>
          <w:rFonts w:ascii="Times New Roman" w:hAnsi="Times New Roman" w:cs="Times New Roman"/>
        </w:rPr>
        <w:t xml:space="preserve"> </w:t>
      </w:r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75BEEDA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58776B25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r w:rsidR="003C0994" w:rsidRPr="002C5BEC">
        <w:rPr>
          <w:rFonts w:ascii="Times New Roman" w:hAnsi="Times New Roman" w:cs="Times New Roman"/>
        </w:rPr>
        <w:t>,</w:t>
      </w:r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26" w:name="_Ref532998949"/>
      <w:r w:rsidRPr="0058074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6"/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r w:rsidR="0065313A" w:rsidRPr="002C5BEC">
        <w:rPr>
          <w:rFonts w:ascii="Times New Roman" w:hAnsi="Times New Roman" w:cs="Times New Roman"/>
        </w:rPr>
        <w:t xml:space="preserve"> </w:t>
      </w:r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proofErr w:type="gramStart"/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>(</w:t>
      </w:r>
      <w:proofErr w:type="gramEnd"/>
      <w:r w:rsidR="00E142A7" w:rsidRPr="0058074C">
        <w:rPr>
          <w:rFonts w:ascii="Times New Roman" w:hAnsi="Times New Roman" w:cs="Times New Roman"/>
        </w:rPr>
        <w:t xml:space="preserve">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27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7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28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8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5D832D18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</w:t>
      </w:r>
      <w:r w:rsidR="007823E3">
        <w:rPr>
          <w:rFonts w:ascii="Times New Roman" w:hAnsi="Times New Roman" w:cs="Times New Roman"/>
        </w:rPr>
        <w:t>fourth statistical moment</w:t>
      </w:r>
      <w:r w:rsidR="007823E3" w:rsidRPr="0058074C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</w:t>
      </w:r>
      <w:r w:rsidR="007823E3">
        <w:rPr>
          <w:rFonts w:ascii="Times New Roman" w:hAnsi="Times New Roman" w:cs="Times New Roman"/>
        </w:rPr>
        <w:t>frequency spectrum</w:t>
      </w:r>
      <w:r w:rsidR="007823E3" w:rsidRPr="005B0D93">
        <w:rPr>
          <w:rFonts w:ascii="Times New Roman" w:hAnsi="Times New Roman" w:cs="Times New Roman"/>
        </w:rPr>
        <w:t xml:space="preserve"> </w:t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r w:rsidR="00E25F45" w:rsidRPr="005B0D93">
        <w:rPr>
          <w:rFonts w:ascii="Times New Roman" w:hAnsi="Times New Roman" w:cs="Times New Roman"/>
          <w:b/>
        </w:rPr>
        <w:t>f</w:t>
      </w:r>
      <w:r w:rsidRPr="005B0D93">
        <w:rPr>
          <w:rFonts w:ascii="Times New Roman" w:hAnsi="Times New Roman" w:cs="Times New Roman"/>
          <w:b/>
        </w:rPr>
        <w:t>eature set</w:t>
      </w:r>
    </w:p>
    <w:p w14:paraId="79B85E2A" w14:textId="702FF842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136740">
        <w:rPr>
          <w:rFonts w:ascii="Times New Roman" w:hAnsi="Times New Roman" w:cs="Times New Roman"/>
        </w:rPr>
        <w:t>.</w:t>
      </w:r>
      <w:r w:rsidRPr="005B0D93">
        <w:rPr>
          <w:rFonts w:ascii="Times New Roman" w:hAnsi="Times New Roman" w:cs="Times New Roman"/>
        </w:rPr>
        <w:t xml:space="preserve"> </w:t>
      </w:r>
      <w:r w:rsidR="00136740">
        <w:rPr>
          <w:rFonts w:ascii="Times New Roman" w:hAnsi="Times New Roman" w:cs="Times New Roman"/>
        </w:rPr>
        <w:t>H</w:t>
      </w:r>
      <w:r w:rsidRPr="005B0D93">
        <w:rPr>
          <w:rFonts w:ascii="Times New Roman" w:hAnsi="Times New Roman" w:cs="Times New Roman"/>
        </w:rPr>
        <w:t>ence</w:t>
      </w:r>
      <w:r w:rsidR="009B2346" w:rsidRPr="005B0D93">
        <w:rPr>
          <w:rFonts w:ascii="Times New Roman" w:hAnsi="Times New Roman" w:cs="Times New Roman"/>
        </w:rPr>
        <w:t>,</w:t>
      </w:r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</w:t>
      </w:r>
      <w:r w:rsidR="0086029D">
        <w:rPr>
          <w:rFonts w:ascii="Times New Roman" w:hAnsi="Times New Roman" w:cs="Times New Roman"/>
        </w:rPr>
        <w:t>adop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9,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29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29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30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0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7638EF42" w:rsidR="00310DE6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013FA50D" w14:textId="77777777" w:rsidR="001E5E8D" w:rsidRPr="005B0D93" w:rsidRDefault="001E5E8D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0AA81DD2" w:rsidR="00310DE6" w:rsidRPr="005B0D93" w:rsidRDefault="0018751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urth statistical moment</w:t>
            </w:r>
            <w:r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in 0.2</w:t>
            </w:r>
            <w:r w:rsidR="00A45120" w:rsidRPr="005B0D93">
              <w:rPr>
                <w:rFonts w:ascii="Times New Roman" w:hAnsi="Times New Roman" w:cs="Times New Roman" w:hint="eastAsia"/>
              </w:rPr>
              <w:t>–</w:t>
            </w:r>
            <w:r w:rsidR="004B54C4" w:rsidRPr="005B0D93">
              <w:rPr>
                <w:rFonts w:ascii="Times New Roman" w:hAnsi="Times New Roman" w:cs="Times New Roman"/>
              </w:rPr>
              <w:t>0.4</w:t>
            </w:r>
            <w:r w:rsidR="00A45120"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Hz of NF</w:t>
            </w:r>
            <w:proofErr w:type="gramStart"/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proofErr w:type="gramEnd"/>
            <w:r w:rsidR="004B54C4" w:rsidRPr="005B0D93">
              <w:rPr>
                <w:rFonts w:ascii="Times New Roman" w:hAnsi="Times New Roman" w:cs="Times New Roman"/>
              </w:rPr>
              <w:t xml:space="preserve">s </w:t>
            </w:r>
            <w:r>
              <w:rPr>
                <w:rFonts w:ascii="Times New Roman" w:hAnsi="Times New Roman" w:cs="Times New Roman"/>
              </w:rPr>
              <w:t>frequency spectrum</w:t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DE0DB1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01BC8327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</w:t>
      </w:r>
      <w:r w:rsidR="001252D5">
        <w:rPr>
          <w:rFonts w:ascii="Times New Roman" w:hAnsi="Times New Roman" w:cs="Times New Roman"/>
        </w:rPr>
        <w:t>s</w:t>
      </w:r>
      <w:r w:rsidRPr="009558AE">
        <w:rPr>
          <w:rFonts w:ascii="Times New Roman" w:hAnsi="Times New Roman" w:cs="Times New Roman"/>
        </w:rPr>
        <w:t xml:space="preserve"> for the prediction of 6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lastRenderedPageBreak/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s for the prediction of 1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0AD51489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r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>, the weights for the two classes in CART</w:t>
      </w:r>
      <w:r w:rsidR="001252D5">
        <w:rPr>
          <w:rFonts w:ascii="Times New Roman" w:hAnsi="Times New Roman" w:cs="Times New Roman"/>
        </w:rPr>
        <w:t xml:space="preserve">s </w:t>
      </w:r>
      <w:r w:rsidR="001154C6" w:rsidRPr="009558AE">
        <w:rPr>
          <w:rFonts w:ascii="Times New Roman" w:hAnsi="Times New Roman" w:cs="Times New Roman"/>
        </w:rPr>
        <w:t xml:space="preserve">were set to inverse ratio of their numbers. </w:t>
      </w:r>
    </w:p>
    <w:p w14:paraId="3787A189" w14:textId="6D3D3FF5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</w:t>
      </w:r>
      <w:r w:rsidR="00305739">
        <w:rPr>
          <w:rFonts w:ascii="Times New Roman" w:hAnsi="Times New Roman" w:cs="Times New Roman"/>
        </w:rPr>
        <w:t>of</w:t>
      </w:r>
      <w:r w:rsidR="0071524C" w:rsidRPr="009558AE">
        <w:rPr>
          <w:rFonts w:ascii="Times New Roman" w:hAnsi="Times New Roman" w:cs="Times New Roman"/>
        </w:rPr>
        <w:t xml:space="preserve">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40AE096A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r w:rsidR="0037429B" w:rsidRPr="00486B52">
        <w:rPr>
          <w:rFonts w:ascii="Times New Roman" w:hAnsi="Times New Roman" w:cs="Times New Roman"/>
        </w:rPr>
        <w:t>was</w:t>
      </w:r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r w:rsidR="0037429B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r w:rsidR="00375BB2" w:rsidRPr="00486B52">
        <w:rPr>
          <w:rFonts w:ascii="Times New Roman" w:hAnsi="Times New Roman" w:cs="Times New Roman"/>
        </w:rPr>
        <w:t>ed</w:t>
      </w:r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4E0AF5">
        <w:rPr>
          <w:rFonts w:ascii="Times New Roman" w:hAnsi="Times New Roman" w:cs="Times New Roman"/>
        </w:rPr>
        <w:t xml:space="preserve">number of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r w:rsidR="004E0AF5">
        <w:rPr>
          <w:rFonts w:ascii="Times New Roman" w:hAnsi="Times New Roman" w:cs="Times New Roman"/>
        </w:rPr>
        <w:t>was supposed to</w:t>
      </w:r>
      <w:r w:rsidR="00555C91" w:rsidRPr="00486B52">
        <w:rPr>
          <w:rFonts w:ascii="Times New Roman" w:hAnsi="Times New Roman" w:cs="Times New Roman"/>
        </w:rPr>
        <w:t xml:space="preserve"> be </w:t>
      </w:r>
      <w:r w:rsidR="004E0AF5">
        <w:rPr>
          <w:rFonts w:ascii="Times New Roman" w:hAnsi="Times New Roman" w:cs="Times New Roman"/>
        </w:rPr>
        <w:t>more than five</w:t>
      </w:r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r w:rsidR="007152B8" w:rsidRPr="00486B52">
        <w:rPr>
          <w:rFonts w:ascii="Times New Roman" w:hAnsi="Times New Roman" w:cs="Times New Roman"/>
        </w:rPr>
        <w:t>nature of the</w:t>
      </w:r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7279E3" w:rsidRDefault="001372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Results</w:t>
      </w:r>
    </w:p>
    <w:p w14:paraId="3D17E708" w14:textId="09D7AB9C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</w:t>
      </w:r>
      <w:r w:rsidR="00087495">
        <w:rPr>
          <w:rFonts w:ascii="Times New Roman" w:hAnsi="Times New Roman" w:cs="Times New Roman"/>
        </w:rPr>
        <w:t xml:space="preserve">the time information for each AH event. </w:t>
      </w:r>
      <w:r w:rsidR="00597131" w:rsidRPr="00FB3A5C">
        <w:rPr>
          <w:rFonts w:ascii="Times New Roman" w:hAnsi="Times New Roman" w:cs="Times New Roman"/>
        </w:rPr>
        <w:t xml:space="preserve">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196E5F8B" w:rsidR="00310DE6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A541C48" w14:textId="77777777" w:rsidR="001D62C6" w:rsidRPr="00FB3A5C" w:rsidRDefault="001D62C6">
      <w:pPr>
        <w:rPr>
          <w:rFonts w:ascii="Times New Roman" w:hAnsi="Times New Roman" w:cs="Times New Roman"/>
          <w:b/>
        </w:rPr>
      </w:pP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5"/>
        <w:gridCol w:w="1193"/>
        <w:gridCol w:w="337"/>
        <w:gridCol w:w="230"/>
        <w:gridCol w:w="921"/>
        <w:gridCol w:w="379"/>
        <w:gridCol w:w="543"/>
        <w:gridCol w:w="987"/>
        <w:gridCol w:w="362"/>
        <w:gridCol w:w="1168"/>
        <w:gridCol w:w="181"/>
        <w:gridCol w:w="1350"/>
      </w:tblGrid>
      <w:tr w:rsidR="004F43B0" w:rsidRPr="00316B7B" w14:paraId="690277B4" w14:textId="77777777" w:rsidTr="00D04E9A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56F3D09A" w14:textId="77777777" w:rsidR="004F43B0" w:rsidRPr="00087495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bookmarkStart w:id="31" w:name="_Hlk534792995"/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gments</w:t>
            </w:r>
          </w:p>
        </w:tc>
        <w:tc>
          <w:tcPr>
            <w:tcW w:w="1760" w:type="dxa"/>
            <w:gridSpan w:val="3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69815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43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65557C3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eference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14B08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CC (%)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C4F8F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 (%)</w:t>
            </w:r>
          </w:p>
        </w:tc>
        <w:tc>
          <w:tcPr>
            <w:tcW w:w="135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0185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E (%)</w:t>
            </w:r>
          </w:p>
        </w:tc>
      </w:tr>
      <w:tr w:rsidR="004F43B0" w:rsidRPr="00316B7B" w14:paraId="260160ED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13C7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760" w:type="dxa"/>
            <w:gridSpan w:val="3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07E758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6FE41C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8EC9D5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</w:t>
            </w: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E1CB0B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37369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3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3637A3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4F43B0" w:rsidRPr="00316B7B" w14:paraId="29016AB7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02F7A" w14:textId="77777777" w:rsidR="004F43B0" w:rsidRPr="00087495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9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5A2AD2" w14:textId="77777777" w:rsidR="004F43B0" w:rsidRPr="00087495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stimated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29896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97A27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5942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20117E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1898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4BFB31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9.0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080B5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3.5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868DF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1.2</w:t>
            </w:r>
          </w:p>
        </w:tc>
      </w:tr>
      <w:tr w:rsidR="004F43B0" w:rsidRPr="00316B7B" w14:paraId="0E050401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67BF7B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2992B9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EE9028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1D3D46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67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C4921B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28079</w:t>
            </w: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D25C9F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C1A60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0B353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4F43B0" w:rsidRPr="00316B7B" w14:paraId="4F19770C" w14:textId="77777777" w:rsidTr="009870EE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7177545B" w14:textId="77777777" w:rsidR="004F43B0" w:rsidRPr="00087495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 event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EC1788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rong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4F623F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ight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78DA50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ot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5BF738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PV (%)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27F61D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 (%)</w:t>
            </w:r>
          </w:p>
        </w:tc>
      </w:tr>
      <w:tr w:rsidR="004F43B0" w:rsidRPr="00316B7B" w14:paraId="1E2D9F09" w14:textId="77777777" w:rsidTr="00D04E9A">
        <w:trPr>
          <w:trHeight w:val="942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EF8F043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F25F934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9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ED628F0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513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8ED725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828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848C794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1.8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1D4D5C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2.8</w:t>
            </w:r>
          </w:p>
        </w:tc>
      </w:tr>
    </w:tbl>
    <w:bookmarkEnd w:id="31"/>
    <w:p w14:paraId="21BC910C" w14:textId="3FF94E2B" w:rsidR="00310DE6" w:rsidRDefault="00DC3CED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78AB3EC4" w14:textId="77777777" w:rsidR="00DC3CED" w:rsidRPr="004F43B0" w:rsidRDefault="00DC3CED">
      <w:pPr>
        <w:rPr>
          <w:rFonts w:ascii="Times New Roman" w:hAnsi="Times New Roman" w:cs="Times New Roman"/>
        </w:rPr>
      </w:pPr>
    </w:p>
    <w:p w14:paraId="6EF7FCA8" w14:textId="7EE79F74" w:rsidR="00DE51CB" w:rsidRPr="00486B52" w:rsidRDefault="00597131">
      <w:pPr>
        <w:rPr>
          <w:rFonts w:ascii="Times New Roman" w:hAnsi="Times New Roman" w:cs="Times New Roman"/>
        </w:rPr>
      </w:pPr>
      <w:bookmarkStart w:id="32" w:name="OLE_LINK3"/>
      <w:bookmarkStart w:id="33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="0008749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>The cascading detection model achieved an accuracy</w:t>
      </w:r>
      <w:r w:rsidR="001A4AB1" w:rsidRPr="00FB3A5C">
        <w:rPr>
          <w:rFonts w:ascii="Times New Roman" w:hAnsi="Times New Roman" w:cs="Times New Roman"/>
        </w:rPr>
        <w:t xml:space="preserve"> </w:t>
      </w:r>
      <w:r w:rsidR="00AD3567" w:rsidRPr="00FB3A5C">
        <w:rPr>
          <w:rFonts w:ascii="Times New Roman" w:hAnsi="Times New Roman" w:cs="Times New Roman"/>
        </w:rPr>
        <w:t>of 89.0%, a sensitivity 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AD3567" w:rsidRPr="00486B52">
        <w:rPr>
          <w:rFonts w:ascii="Times New Roman" w:hAnsi="Times New Roman" w:cs="Times New Roman"/>
        </w:rPr>
        <w:t xml:space="preserve">of 91.2%. Table 3 also summarizes the predic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</w:t>
      </w:r>
      <w:r w:rsidR="00305739">
        <w:rPr>
          <w:rFonts w:ascii="Times New Roman" w:hAnsi="Times New Roman" w:cs="Times New Roman"/>
        </w:rPr>
        <w:t xml:space="preserve">(PPV) </w:t>
      </w:r>
      <w:r w:rsidR="00AD3567" w:rsidRPr="00486B52">
        <w:rPr>
          <w:rFonts w:ascii="Times New Roman" w:hAnsi="Times New Roman" w:cs="Times New Roman"/>
        </w:rPr>
        <w:t xml:space="preserve">of 71.8%. </w:t>
      </w:r>
      <w:bookmarkEnd w:id="32"/>
      <w:bookmarkEnd w:id="33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54FC2039" w:rsidR="00310DE6" w:rsidRDefault="00F26A47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lastRenderedPageBreak/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Pr="00FB3A5C">
        <w:rPr>
          <w:rFonts w:ascii="Times New Roman" w:hAnsi="Times New Roman" w:cs="Times New Roman"/>
        </w:rPr>
        <w:t xml:space="preserve">(a) shows a scatter plot of the AHI </w:t>
      </w:r>
      <w:r w:rsidR="004E0AF5" w:rsidRPr="00FB3A5C">
        <w:rPr>
          <w:rFonts w:ascii="Times New Roman" w:hAnsi="Times New Roman" w:cs="Times New Roman"/>
        </w:rPr>
        <w:t>(</w:t>
      </w:r>
      <w:proofErr w:type="spellStart"/>
      <w:r w:rsidR="004E0AF5" w:rsidRPr="00FB3A5C">
        <w:rPr>
          <w:rFonts w:ascii="Times New Roman" w:hAnsi="Times New Roman" w:cs="Times New Roman"/>
        </w:rPr>
        <w:t>AHI</w:t>
      </w:r>
      <w:r w:rsidR="004E0AF5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estimated by </w:t>
      </w:r>
      <w:r w:rsidR="00262AD1" w:rsidRPr="00FB3A5C">
        <w:rPr>
          <w:rFonts w:ascii="Times New Roman" w:hAnsi="Times New Roman" w:cs="Times New Roman"/>
        </w:rPr>
        <w:t>the model</w:t>
      </w:r>
      <w:r w:rsidRPr="00FB3A5C">
        <w:rPr>
          <w:rFonts w:ascii="Times New Roman" w:hAnsi="Times New Roman" w:cs="Times New Roman"/>
        </w:rPr>
        <w:t xml:space="preserve"> and the AHI </w:t>
      </w:r>
      <w:r w:rsidR="004E0AF5" w:rsidRPr="00FB3A5C">
        <w:rPr>
          <w:rFonts w:ascii="Times New Roman" w:hAnsi="Times New Roman" w:cs="Times New Roman"/>
        </w:rPr>
        <w:t>(AHI</w:t>
      </w:r>
      <w:r w:rsidR="004E0AF5" w:rsidRPr="00FB3A5C">
        <w:rPr>
          <w:rFonts w:ascii="Times New Roman" w:hAnsi="Times New Roman" w:cs="Times New Roman"/>
          <w:vertAlign w:val="subscript"/>
        </w:rPr>
        <w:t>ref</w:t>
      </w:r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determined from </w:t>
      </w:r>
      <w:r w:rsidR="00D545C9" w:rsidRPr="00FB3A5C">
        <w:rPr>
          <w:rFonts w:ascii="Times New Roman" w:hAnsi="Times New Roman" w:cs="Times New Roman"/>
        </w:rPr>
        <w:t xml:space="preserve">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proofErr w:type="gramStart"/>
      <w:r w:rsidR="00D545C9" w:rsidRPr="00FB3A5C">
        <w:rPr>
          <w:rFonts w:ascii="Times New Roman" w:hAnsi="Times New Roman" w:cs="Times New Roman" w:hint="eastAsia"/>
        </w:rPr>
        <w:t>’</w:t>
      </w:r>
      <w:proofErr w:type="gramEnd"/>
      <w:r w:rsidR="00D545C9" w:rsidRPr="00FB3A5C">
        <w:rPr>
          <w:rFonts w:ascii="Times New Roman" w:hAnsi="Times New Roman" w:cs="Times New Roman"/>
        </w:rPr>
        <w:t xml:space="preserve">s correlation coefficient 0.98) between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 xml:space="preserve">Altman plot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The average error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</w:t>
      </w:r>
      <w:r w:rsidR="007823E3">
        <w:rPr>
          <w:rFonts w:ascii="Times New Roman" w:hAnsi="Times New Roman" w:cs="Times New Roman"/>
        </w:rPr>
        <w:t>(95% confidence interval)</w:t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03BCAC7F" w14:textId="7AEFD127" w:rsidR="007C6A4D" w:rsidRPr="00FB3A5C" w:rsidRDefault="007C6A4D" w:rsidP="00DD60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20A26191" wp14:editId="2A914B6B">
                <wp:simplePos x="0" y="0"/>
                <wp:positionH relativeFrom="column">
                  <wp:posOffset>-39370</wp:posOffset>
                </wp:positionH>
                <wp:positionV relativeFrom="paragraph">
                  <wp:posOffset>255270</wp:posOffset>
                </wp:positionV>
                <wp:extent cx="5345430" cy="197485"/>
                <wp:effectExtent l="0" t="0" r="7620" b="0"/>
                <wp:wrapTopAndBottom/>
                <wp:docPr id="27" name="文本框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45430" cy="19748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CF395E" w14:textId="3472C5A5" w:rsidR="007B2906" w:rsidRPr="00FB3A5C" w:rsidRDefault="007B2906" w:rsidP="00977B29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</w:rPr>
                            </w:pP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2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Scatter plot of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r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.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Bland</w:t>
                            </w:r>
                            <w:r w:rsidRPr="00FB3A5C">
                              <w:rPr>
                                <w:rFonts w:ascii="Times New Roman" w:hAnsi="Times New Roman" w:cs="Times New Roman" w:hint="eastAsia"/>
                              </w:rPr>
                              <w:t>–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ltman plot of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A26191" id="文本框 27" o:spid="_x0000_s1027" type="#_x0000_t202" style="position:absolute;left:0;text-align:left;margin-left:-3.1pt;margin-top:20.1pt;width:420.9pt;height:15.5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" stroked="f">
                <v:textbox style="mso-fit-shape-to-text:t" inset="0,0,0,0">
                  <w:txbxContent>
                    <w:p w14:paraId="60CF395E" w14:textId="3472C5A5" w:rsidR="007B2906" w:rsidRPr="00FB3A5C" w:rsidRDefault="007B2906" w:rsidP="00977B29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  <w:noProof/>
                        </w:rPr>
                      </w:pPr>
                      <w:r w:rsidRPr="00FB3A5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2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Scatter plot of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r>
                        <w:rPr>
                          <w:rFonts w:ascii="Times New Roman" w:hAnsi="Times New Roman" w:cs="Times New Roman"/>
                          <w:vertAlign w:val="subscript"/>
                        </w:rPr>
                        <w:t>.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Bland</w:t>
                      </w:r>
                      <w:r w:rsidRPr="00FB3A5C">
                        <w:rPr>
                          <w:rFonts w:ascii="Times New Roman" w:hAnsi="Times New Roman" w:cs="Times New Roman" w:hint="eastAsia"/>
                        </w:rPr>
                        <w:t>–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>Altman plot of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0A823F1C" w14:textId="19EB01D8" w:rsidR="00D04E9A" w:rsidRDefault="00D04E9A" w:rsidP="00DD601F">
      <w:pPr>
        <w:rPr>
          <w:rFonts w:ascii="Times New Roman" w:hAnsi="Times New Roman" w:cs="Times New Roman"/>
        </w:rPr>
      </w:pPr>
    </w:p>
    <w:p w14:paraId="79AEF16E" w14:textId="35D0C1F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r w:rsidR="003F16E9" w:rsidRPr="00FB3A5C">
        <w:rPr>
          <w:rFonts w:ascii="Times New Roman" w:hAnsi="Times New Roman" w:cs="Times New Roman"/>
        </w:rPr>
        <w:t>,</w:t>
      </w:r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31CFACEC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42A1AB06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1021"/>
        <w:gridCol w:w="578"/>
        <w:gridCol w:w="625"/>
        <w:gridCol w:w="1021"/>
        <w:gridCol w:w="788"/>
        <w:gridCol w:w="963"/>
        <w:gridCol w:w="689"/>
        <w:gridCol w:w="689"/>
        <w:gridCol w:w="689"/>
        <w:gridCol w:w="689"/>
      </w:tblGrid>
      <w:tr w:rsidR="00F44D82" w:rsidRPr="00305739" w14:paraId="471E0322" w14:textId="77777777" w:rsidTr="00D04E9A"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993095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28DA512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5A6748D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Determined from PSG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763130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3EDD33EE" w14:textId="3A37F5EE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I cutoff</w:t>
            </w:r>
            <w:r w:rsidR="00316B7B"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 </w:t>
            </w: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(events/h)</w:t>
            </w:r>
          </w:p>
        </w:tc>
      </w:tr>
      <w:tr w:rsidR="00F44D82" w:rsidRPr="00305739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VE</w:t>
            </w:r>
          </w:p>
        </w:tc>
      </w:tr>
      <w:tr w:rsidR="00F44D82" w:rsidRPr="00305739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305739" w:rsidRDefault="00F44D82" w:rsidP="003D1DE5">
            <w:pPr>
              <w:ind w:left="113" w:right="113"/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</w:tr>
      <w:tr w:rsidR="00F44D82" w:rsidRPr="00305739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E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7.8</w:t>
            </w:r>
          </w:p>
        </w:tc>
      </w:tr>
      <w:tr w:rsidR="00F44D82" w:rsidRPr="00305739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PV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7.1</w:t>
            </w:r>
          </w:p>
        </w:tc>
      </w:tr>
      <w:tr w:rsidR="00F44D82" w:rsidRPr="00305739" w14:paraId="078B2F2C" w14:textId="77777777" w:rsidTr="00D04E9A">
        <w:tc>
          <w:tcPr>
            <w:tcW w:w="0" w:type="auto"/>
            <w:vMerge/>
            <w:tcBorders>
              <w:bottom w:val="single" w:sz="12" w:space="0" w:color="auto"/>
            </w:tcBorders>
          </w:tcPr>
          <w:p w14:paraId="7075897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6827E79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5DED20D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6D12AC4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0068128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339AE2A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7F65AA4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CC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%) 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2100275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1DF2CFD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.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71C0F4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6.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A83A62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.3</w:t>
            </w:r>
          </w:p>
        </w:tc>
      </w:tr>
    </w:tbl>
    <w:p w14:paraId="628F9DDD" w14:textId="77777777" w:rsidR="00D04E9A" w:rsidRDefault="00D04E9A" w:rsidP="00D04E9A">
      <w:pPr>
        <w:rPr>
          <w:rFonts w:ascii="Times New Roman" w:hAnsi="Times New Roman" w:cs="Times New Roman"/>
        </w:rPr>
      </w:pPr>
      <w:bookmarkStart w:id="34" w:name="OLE_LINK6"/>
      <w:bookmarkStart w:id="35" w:name="OLE_LINK7"/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bookmarkEnd w:id="34"/>
      <w:bookmarkEnd w:id="35"/>
      <w:r>
        <w:rPr>
          <w:rFonts w:ascii="Times New Roman" w:hAnsi="Times New Roman" w:cs="Times New Roman"/>
        </w:rPr>
        <w:t xml:space="preserve">,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2C039F34" w14:textId="77777777" w:rsidR="00262AD1" w:rsidRPr="00D04E9A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7279E3" w:rsidRDefault="003B3CEE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Discussion</w:t>
      </w:r>
    </w:p>
    <w:p w14:paraId="3EBB202B" w14:textId="6CC16B0C" w:rsidR="00796615" w:rsidRPr="00486B52" w:rsidRDefault="00FB3A5C" w:rsidP="00DD601F">
      <w:pPr>
        <w:rPr>
          <w:rFonts w:ascii="Times New Roman" w:hAnsi="Times New Roman" w:cs="Times New Roman"/>
        </w:rPr>
      </w:pPr>
      <w:r w:rsidRPr="00C3073B">
        <w:rPr>
          <w:rFonts w:ascii="Times New Roman" w:hAnsi="Times New Roman" w:cs="Times New Roman"/>
        </w:rPr>
        <w:t>W</w:t>
      </w:r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D5B40" w:rsidRPr="00486B52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r w:rsidR="00305739">
        <w:rPr>
          <w:rFonts w:ascii="Times New Roman" w:hAnsi="Times New Roman" w:cs="Times New Roman"/>
        </w:rPr>
        <w:t>one</w:t>
      </w:r>
      <w:r w:rsidR="001C48C1" w:rsidRPr="00FB3A5C">
        <w:rPr>
          <w:rFonts w:ascii="Times New Roman" w:hAnsi="Times New Roman" w:cs="Times New Roman"/>
        </w:rPr>
        <w:t xml:space="preserve"> limitation</w:t>
      </w:r>
      <w:r w:rsidR="00305739">
        <w:rPr>
          <w:rFonts w:ascii="Times New Roman" w:hAnsi="Times New Roman" w:cs="Times New Roman"/>
        </w:rPr>
        <w:t xml:space="preserve">: </w:t>
      </w:r>
      <w:r w:rsidR="00047E88" w:rsidRPr="00FB3A5C">
        <w:rPr>
          <w:rFonts w:ascii="Times New Roman" w:hAnsi="Times New Roman" w:cs="Times New Roman"/>
        </w:rPr>
        <w:t>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r w:rsidR="00305739">
        <w:rPr>
          <w:rFonts w:ascii="Times New Roman" w:hAnsi="Times New Roman" w:cs="Times New Roman"/>
        </w:rPr>
        <w:t>It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305739">
        <w:rPr>
          <w:rFonts w:ascii="Times New Roman" w:hAnsi="Times New Roman" w:cs="Times New Roman"/>
        </w:rPr>
        <w:t>, however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r w:rsidR="00555E2F">
        <w:rPr>
          <w:rFonts w:ascii="Times New Roman" w:hAnsi="Times New Roman" w:cs="Times New Roman"/>
        </w:rPr>
        <w:t>when these segments were excluded</w:t>
      </w:r>
      <w:r w:rsidR="003B3CEE" w:rsidRPr="00486B52">
        <w:rPr>
          <w:rFonts w:ascii="Times New Roman" w:hAnsi="Times New Roman" w:cs="Times New Roman"/>
        </w:rPr>
        <w:t>.</w:t>
      </w:r>
    </w:p>
    <w:p w14:paraId="089FBFAD" w14:textId="34B57CD6" w:rsidR="00796615" w:rsidRPr="00486B52" w:rsidRDefault="007C6A4D" w:rsidP="006213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7143D62B" wp14:editId="0A7B30B4">
                <wp:simplePos x="0" y="0"/>
                <wp:positionH relativeFrom="column">
                  <wp:posOffset>-28575</wp:posOffset>
                </wp:positionH>
                <wp:positionV relativeFrom="paragraph">
                  <wp:posOffset>190500</wp:posOffset>
                </wp:positionV>
                <wp:extent cx="5306983" cy="198102"/>
                <wp:effectExtent l="0" t="0" r="8255" b="0"/>
                <wp:wrapTopAndBottom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6983" cy="198102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6FD65F6" w14:textId="11D16F3F" w:rsidR="007B2906" w:rsidRPr="002B34C7" w:rsidRDefault="007B2906" w:rsidP="007279E3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3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False positives in the prediction results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>.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False negatives in the prediction resul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43D62B" id="文本框 41" o:spid="_x0000_s1028" type="#_x0000_t202" style="position:absolute;left:0;text-align:left;margin-left:-2.25pt;margin-top:15pt;width:417.85pt;height:15.6pt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" stroked="f">
                <v:textbox inset="0,0,0,0">
                  <w:txbxContent>
                    <w:p w14:paraId="36FD65F6" w14:textId="11D16F3F" w:rsidR="007B2906" w:rsidRPr="002B34C7" w:rsidRDefault="007B2906" w:rsidP="007279E3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2B34C7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3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False positives in the prediction results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>.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False negatives in the prediction resul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5B4DAB0A" w14:textId="77777777" w:rsidR="007C6A4D" w:rsidRDefault="007C6A4D">
      <w:pPr>
        <w:rPr>
          <w:rFonts w:ascii="Times New Roman" w:hAnsi="Times New Roman" w:cs="Times New Roman"/>
        </w:rPr>
      </w:pPr>
    </w:p>
    <w:p w14:paraId="4C2237DC" w14:textId="33082A5B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r w:rsidRPr="00486B52">
        <w:rPr>
          <w:rFonts w:ascii="Times New Roman" w:hAnsi="Times New Roman" w:cs="Times New Roman"/>
        </w:rPr>
        <w:t>,</w:t>
      </w:r>
      <w:r w:rsidR="00267483" w:rsidRPr="00486B52">
        <w:rPr>
          <w:rFonts w:ascii="Times New Roman" w:hAnsi="Times New Roman" w:cs="Times New Roman"/>
        </w:rPr>
        <w:t xml:space="preserve">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 xml:space="preserve">hand, </w:t>
      </w:r>
      <w:proofErr w:type="spellStart"/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</w:t>
      </w:r>
      <w:r w:rsidR="003B03A7" w:rsidRPr="00486B52">
        <w:rPr>
          <w:rFonts w:ascii="Times New Roman" w:hAnsi="Times New Roman" w:cs="Times New Roman"/>
        </w:rPr>
        <w:lastRenderedPageBreak/>
        <w:t xml:space="preserve">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r w:rsidR="003B03A7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61CB8A9F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</w:t>
      </w:r>
      <w:r w:rsidR="003B03A7" w:rsidRPr="0058074C">
        <w:rPr>
          <w:rFonts w:ascii="Times New Roman" w:hAnsi="Times New Roman" w:cs="Times New Roman"/>
        </w:rPr>
        <w:t xml:space="preserve">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ms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3559B418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</w:t>
      </w:r>
      <w:proofErr w:type="gramStart"/>
      <w:r w:rsidR="00713877" w:rsidRPr="0058074C">
        <w:rPr>
          <w:rFonts w:ascii="Times New Roman" w:hAnsi="Times New Roman" w:cs="Times New Roman"/>
        </w:rPr>
        <w:t>forest</w:t>
      </w:r>
      <w:r w:rsidR="00305739">
        <w:rPr>
          <w:rFonts w:ascii="Times New Roman" w:hAnsi="Times New Roman" w:cs="Times New Roman"/>
        </w:rPr>
        <w:t xml:space="preserve"> </w:t>
      </w:r>
      <w:r w:rsidR="00790E66" w:rsidRPr="0058074C">
        <w:rPr>
          <w:rFonts w:ascii="Times New Roman" w:hAnsi="Times New Roman" w:cs="Times New Roman"/>
        </w:rPr>
        <w:t>based</w:t>
      </w:r>
      <w:proofErr w:type="gramEnd"/>
      <w:r w:rsidR="00790E66" w:rsidRPr="0058074C">
        <w:rPr>
          <w:rFonts w:ascii="Times New Roman" w:hAnsi="Times New Roman" w:cs="Times New Roman"/>
        </w:rPr>
        <w:t xml:space="preserve"> approach, and t</w:t>
      </w:r>
      <w:r w:rsidR="00713877" w:rsidRPr="0058074C">
        <w:rPr>
          <w:rFonts w:ascii="Times New Roman" w:hAnsi="Times New Roman" w:cs="Times New Roman"/>
        </w:rPr>
        <w:t>he CART</w:t>
      </w:r>
      <w:r w:rsidR="00305739">
        <w:rPr>
          <w:rFonts w:ascii="Times New Roman" w:hAnsi="Times New Roman" w:cs="Times New Roman"/>
        </w:rPr>
        <w:t xml:space="preserve">s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12D54E66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3D15A4D5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59"/>
        <w:gridCol w:w="2294"/>
        <w:gridCol w:w="1367"/>
        <w:gridCol w:w="909"/>
        <w:gridCol w:w="839"/>
        <w:gridCol w:w="826"/>
        <w:gridCol w:w="812"/>
      </w:tblGrid>
      <w:tr w:rsidR="00310DE6" w:rsidRPr="00316B7B" w14:paraId="17C255D3" w14:textId="77777777" w:rsidTr="00D04E9A">
        <w:trPr>
          <w:trHeight w:val="285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1AB57353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oi&lt;/Author&gt;&lt;Year&gt;2018&lt;/Year&gt;&lt;RecNum&gt;2&lt;/RecNum&gt;&lt;DisplayText&gt;[3]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568DA401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3.3</w:t>
            </w:r>
          </w:p>
        </w:tc>
      </w:tr>
      <w:tr w:rsidR="00E26F1E" w:rsidRPr="00316B7B" w14:paraId="0E26B7B9" w14:textId="77777777" w:rsidTr="00D04E9A">
        <w:trPr>
          <w:trHeight w:val="285"/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7601C2E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3C9E134C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17571145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23E4290" w14:textId="7E62F35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98C2E29" w14:textId="31A8925B" w:rsidR="00E26F1E" w:rsidRPr="00806AFD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86.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1D395F2" w14:textId="2B036A94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D2C0E20" w14:textId="3D1C681D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0.0</w:t>
            </w:r>
          </w:p>
        </w:tc>
      </w:tr>
    </w:tbl>
    <w:p w14:paraId="767F2F85" w14:textId="1061BA94" w:rsidR="00310DE6" w:rsidRDefault="001C1502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</w:p>
    <w:p w14:paraId="103F7172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However, there were some </w:t>
      </w:r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r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7279E3">
        <w:rPr>
          <w:rFonts w:ascii="Times New Roman" w:hAnsi="Times New Roman" w:cs="Times New Roman"/>
          <w:b/>
          <w:sz w:val="22"/>
        </w:rPr>
        <w:t>Conclusion</w:t>
      </w:r>
    </w:p>
    <w:p w14:paraId="214CB576" w14:textId="50A903E4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>s detector and 1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, but </w:t>
      </w:r>
      <w:r w:rsidR="009B0185" w:rsidRPr="0058074C">
        <w:rPr>
          <w:rFonts w:ascii="Times New Roman" w:hAnsi="Times New Roman" w:cs="Times New Roman"/>
        </w:rPr>
        <w:t xml:space="preserve">could </w:t>
      </w:r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</w:p>
    <w:p w14:paraId="02C6338C" w14:textId="556CE8D9" w:rsidR="00FD04EC" w:rsidRDefault="00FD04EC">
      <w:pPr>
        <w:rPr>
          <w:rFonts w:ascii="Times New Roman" w:hAnsi="Times New Roman" w:cs="Times New Roman"/>
          <w:sz w:val="22"/>
        </w:rPr>
      </w:pPr>
    </w:p>
    <w:p w14:paraId="4E2DA180" w14:textId="22CEA1D4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mpliance with ethical standards</w:t>
      </w:r>
    </w:p>
    <w:p w14:paraId="6C23048D" w14:textId="0B841E53" w:rsidR="007279E3" w:rsidRDefault="007279E3">
      <w:pPr>
        <w:rPr>
          <w:rFonts w:ascii="Times New Roman" w:hAnsi="Times New Roman" w:cs="Times New Roman"/>
          <w:sz w:val="22"/>
        </w:rPr>
      </w:pPr>
      <w:r w:rsidRPr="007279E3">
        <w:rPr>
          <w:rFonts w:ascii="Times New Roman" w:hAnsi="Times New Roman" w:cs="Times New Roman" w:hint="eastAsia"/>
        </w:rPr>
        <w:t>F</w:t>
      </w:r>
      <w:r w:rsidRPr="007279E3">
        <w:rPr>
          <w:rFonts w:ascii="Times New Roman" w:hAnsi="Times New Roman" w:cs="Times New Roman"/>
        </w:rPr>
        <w:t>ormal consent was not required for this study, as the data had already been de-identified.</w:t>
      </w:r>
    </w:p>
    <w:p w14:paraId="668C073A" w14:textId="0743F824" w:rsidR="007279E3" w:rsidRDefault="007279E3">
      <w:pPr>
        <w:rPr>
          <w:rFonts w:ascii="Times New Roman" w:hAnsi="Times New Roman" w:cs="Times New Roman"/>
          <w:sz w:val="22"/>
        </w:rPr>
      </w:pPr>
    </w:p>
    <w:p w14:paraId="55934276" w14:textId="526CCAE9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nflict of interest</w:t>
      </w:r>
    </w:p>
    <w:p w14:paraId="32B1291B" w14:textId="5F4F08BC" w:rsidR="007279E3" w:rsidRPr="007279E3" w:rsidRDefault="007279E3">
      <w:pPr>
        <w:rPr>
          <w:rFonts w:ascii="Times New Roman" w:hAnsi="Times New Roman" w:cs="Times New Roman"/>
        </w:rPr>
      </w:pPr>
      <w:r w:rsidRPr="007279E3">
        <w:rPr>
          <w:rFonts w:ascii="Times New Roman" w:hAnsi="Times New Roman" w:cs="Times New Roman" w:hint="eastAsia"/>
        </w:rPr>
        <w:lastRenderedPageBreak/>
        <w:t>T</w:t>
      </w:r>
      <w:r w:rsidRPr="007279E3">
        <w:rPr>
          <w:rFonts w:ascii="Times New Roman" w:hAnsi="Times New Roman" w:cs="Times New Roman"/>
        </w:rPr>
        <w:t>he authors declare that they have no conflict of interest</w:t>
      </w:r>
      <w:r>
        <w:rPr>
          <w:rFonts w:ascii="Times New Roman" w:hAnsi="Times New Roman" w:cs="Times New Roman"/>
        </w:rPr>
        <w:t>.</w:t>
      </w:r>
    </w:p>
    <w:p w14:paraId="40A9F9F8" w14:textId="77777777" w:rsidR="00B02965" w:rsidRDefault="00B02965">
      <w:pPr>
        <w:rPr>
          <w:rFonts w:ascii="Times New Roman" w:hAnsi="Times New Roman" w:cs="Times New Roman"/>
        </w:rPr>
      </w:pPr>
    </w:p>
    <w:p w14:paraId="6F45BAF4" w14:textId="14049C6D" w:rsidR="0009479D" w:rsidRDefault="0009479D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FF1C9FB" w14:textId="41333A59" w:rsidR="00B02965" w:rsidRPr="003D68BA" w:rsidRDefault="0009479D">
      <w:pPr>
        <w:rPr>
          <w:rFonts w:ascii="Times New Roman" w:hAnsi="Times New Roman" w:cs="Times New Roman"/>
          <w:b/>
          <w:sz w:val="22"/>
        </w:rPr>
      </w:pPr>
      <w:r w:rsidRPr="003D68BA">
        <w:rPr>
          <w:rFonts w:ascii="Times New Roman" w:hAnsi="Times New Roman" w:cs="Times New Roman" w:hint="eastAsia"/>
          <w:b/>
          <w:sz w:val="22"/>
        </w:rPr>
        <w:lastRenderedPageBreak/>
        <w:t>R</w:t>
      </w:r>
      <w:r w:rsidRPr="003D68BA">
        <w:rPr>
          <w:rFonts w:ascii="Times New Roman" w:hAnsi="Times New Roman" w:cs="Times New Roman"/>
          <w:b/>
          <w:sz w:val="22"/>
        </w:rPr>
        <w:t>eferences</w:t>
      </w:r>
    </w:p>
    <w:p w14:paraId="65523D26" w14:textId="77777777" w:rsidR="0009479D" w:rsidRPr="0009479D" w:rsidRDefault="0009479D">
      <w:pPr>
        <w:rPr>
          <w:rFonts w:ascii="Times New Roman" w:hAnsi="Times New Roman" w:cs="Times New Roman"/>
          <w:szCs w:val="21"/>
        </w:rPr>
      </w:pPr>
    </w:p>
    <w:p w14:paraId="1888B39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09479D">
        <w:rPr>
          <w:rFonts w:ascii="Times New Roman" w:hAnsi="Times New Roman" w:cs="Times New Roman"/>
          <w:sz w:val="21"/>
          <w:szCs w:val="21"/>
        </w:rPr>
        <w:fldChar w:fldCharType="begin"/>
      </w:r>
      <w:r w:rsidRPr="003D68BA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09479D">
        <w:rPr>
          <w:rFonts w:ascii="Times New Roman" w:hAnsi="Times New Roman" w:cs="Times New Roman"/>
          <w:sz w:val="21"/>
          <w:szCs w:val="21"/>
        </w:rPr>
        <w:fldChar w:fldCharType="separate"/>
      </w:r>
      <w:r w:rsidRPr="003D68BA">
        <w:rPr>
          <w:rFonts w:ascii="Times New Roman" w:hAnsi="Times New Roman" w:cs="Times New Roman"/>
          <w:noProof/>
          <w:sz w:val="21"/>
          <w:szCs w:val="21"/>
        </w:rPr>
        <w:t>1. McNames JN, Fraser AM, Ieee I (2000) Obstructive sleep apnea classification based on spectrogram patterns in the electrocardiogram. In:  Computers in Cardiology 2000, Vol 27, vol 27. Computers in Cardiology. pp 749-752. doi:10.1109/cic.2000.898633</w:t>
      </w:r>
    </w:p>
    <w:p w14:paraId="053B0F8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. Bsoul M, Minn H, Tamil L (2011) Apnea MedAssist: Real-time Sleep Apnea Monitor Using Single-Lead ECG. Ieee Transactions on Information Technology in Biomedicine 15 (3):416-427. doi:10.1109/titb.2010.2087386</w:t>
      </w:r>
    </w:p>
    <w:p w14:paraId="01FC850D" w14:textId="3DBC7E5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3. Choi SH, Yoon H, Kim HS, Kim HB, Kwon HB, Oh SM, Lee YJ, Park KS (2018) Real-time apnea-hypopnea event detection during sleep by convolutional neural networks. Computers in Biology and Medicine 100:123-131. doi:</w:t>
      </w:r>
      <w:hyperlink r:id="rId9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compbiomed.2018.06.028</w:t>
        </w:r>
      </w:hyperlink>
    </w:p>
    <w:p w14:paraId="023F59C8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4. Gutierrez-Tobal GC, Alvarez D, del Campo F, Hornero R (2016) Utility of AdaBoost to Detect Sleep Apnea-Hypopnea Syndrome From Single-Channel Airflow. IEEE Trans Biomed Eng 63 (3):636-646. doi:10.1109/tbme.2015.2467188</w:t>
      </w:r>
    </w:p>
    <w:p w14:paraId="32161710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5. Lee H, Park J, Kim H, Lee K-J (2016) New Rule-Based Algorithm for Real-Time Detecting Sleep Apnea and Hypopnea Events Using a Nasal Pressure Signal. Journal of Medical Systems 40 (12). doi:10.1007/s10916-016-0637-8</w:t>
      </w:r>
    </w:p>
    <w:p w14:paraId="11B79E9B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6. Nakano H, Tanigawao T, Furukawa T, Nishima S (2007) Automatic detection of sleep-disordered breathing from a single-channel airflow record. European Respiratory Journal 29 (4):728-736. doi:10.1183/09031936.00091206</w:t>
      </w:r>
    </w:p>
    <w:p w14:paraId="3C6425B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7. Jung DW, Hwang SH, Cho JG, Choi BH, Baek HJ, Lee YJ, Jeong DU, Park KS (2018) Real-Time Automatic Apneic Event Detection Using Nocturnal Pulse Oximetry. IEEE Trans Biomed Eng 65 (3):706-712. doi:10.1109/tbme.2017.2715405</w:t>
      </w:r>
    </w:p>
    <w:p w14:paraId="55DD501F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8. Sola-Soler J, Antonio Fiz J, Morera J, Jane R (2012) Multiclass classification of subjects with sleep apnoea-hypopnoea syndrome through snoring analysis. Medical Engineering &amp; Physics 34 (9):1213-1220. doi:10.1016/j.medengphy.2011.12.008</w:t>
      </w:r>
    </w:p>
    <w:p w14:paraId="0E4A670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9. Huang W, Guo B, Shen Y, Tang X (2017) A novel method to precisely detect apnea and hypopnea events by airflow and oximetry signals. Computers in Biology and Medicine 88:32-40. doi:10.1016/j.compbiomed.2017.06.015</w:t>
      </w:r>
    </w:p>
    <w:p w14:paraId="7054347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0. Xie B, Minn H (2012) Real-Time Sleep Apnea Detection by Classifier Combination. IEEE Transactions on Information Technology in Biomedicine 16 (3):469-477. doi:10.1109/TITB.2012.2188299</w:t>
      </w:r>
    </w:p>
    <w:p w14:paraId="16CB208D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1. Hoa Dinh N, Wilkins BA, Cheng Q, Benjamin BA (2014) An Online Sleep Apnea Detection Method Based on Recurrence Quantification Analysis. Ieee Journal of Biomedical and Health Informatics 18 (4):1285-1293. doi:10.1109/jbhi.2013.2292928</w:t>
      </w:r>
    </w:p>
    <w:p w14:paraId="0C301A4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2. Jung DW, Hwang SH, Lee YJ, Jeong D-U, Park KS (2017) Apnea-Hypopnea Index Prediction Using Electrocardiogram Acquired During the Sleep-Onset Period. IEEE Trans Biomed Eng 64 (2):295-301. doi:10.1109/tbme.2016.2554138</w:t>
      </w:r>
    </w:p>
    <w:p w14:paraId="486DED2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3. Timus O, Dogru Bolat E (2017) k-NN-based classification of sleep apnea types using ECG. Turkish Journal of Electrical Engineering and Computer Sciences 25 (4):3008-3023. doi:10.3906/elk-1511-99</w:t>
      </w:r>
    </w:p>
    <w:p w14:paraId="7E16320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4. St. Vincent's University Hospital University College Dublin Sleep Apnea Database  (2008). </w:t>
      </w:r>
    </w:p>
    <w:p w14:paraId="7E62A69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5. Goldberger AL, Amaral LAN, Glass L, Hausdorff JM, Ivanov PC, Mark RG, Mietus JE, Moody GB, Peng CK, Stanley HE (2000) PhysioBank, PhysioToolkit, and PhysioNet - Components of a </w:t>
      </w:r>
      <w:r w:rsidRPr="003D68BA">
        <w:rPr>
          <w:rFonts w:ascii="Times New Roman" w:hAnsi="Times New Roman" w:cs="Times New Roman"/>
          <w:noProof/>
          <w:sz w:val="21"/>
          <w:szCs w:val="21"/>
        </w:rPr>
        <w:lastRenderedPageBreak/>
        <w:t>new research resource for complex physiologic signals. Circulation 101 (23):E215-E220. doi:10.1161/01.CIR.101.23.e215</w:t>
      </w:r>
    </w:p>
    <w:p w14:paraId="2F2E11DA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6. Berry R, Budhiraja R, Gottlieb D, Gozal D, Iber C, Kapur V, Marcus C, Mehra R, Parthasarathy S, Quan S, Redline S, Strohl K, Davidson Ward S, Tangredi M (2012) Rules for scoring respiratory events in sleep: update of the 2007 AASM Manual for the Scoring of Sleep and Associated Events. Deliberations of the Sleep Apnea Definitions Task Force of the American Academy of Sleep Medicine. J Clin Sleep Med 8 (5):597-619</w:t>
      </w:r>
    </w:p>
    <w:p w14:paraId="370A23C1" w14:textId="2CD7D6E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7. Qureshi A, Ballard RD, Nelson HS (2003) Obstructive sleep apnea. Journal of Allergy and Clinical Immunology 112 (4):643-651. doi:</w:t>
      </w:r>
      <w:hyperlink r:id="rId10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jaci.2003.08.031</w:t>
        </w:r>
      </w:hyperlink>
    </w:p>
    <w:p w14:paraId="7E5E6F5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8. Selvaraj N, Narasimhan R, Ieee (2013) Detection of Sleep Apnea on a Per-Second Basis Using Respiratory Signals. In:  2013 35th Annual International Conference of the Ieee Engineering in Medicine and Biology Society. IEEE Engineering in Medicine and Biology Society Conference Proceedings. pp 2124-2127</w:t>
      </w:r>
    </w:p>
    <w:p w14:paraId="59E5796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9. Olson LG, Ambrogetti A, Gyulay SG (1999) Prediction of sleep-disordered breathing by unattended overnight oximetry. J Sleep Res 8 (1):51-55. doi:10.1046/j.1365-2869.1999.00134.x</w:t>
      </w:r>
    </w:p>
    <w:p w14:paraId="0283345C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0. Magalang UJ, Dmochowski J, Veeramachaneni S, Draw A, Mador MJ, El-Solh A, Grant BJB (2003) Prediction of the apnea-hypopnea index from overnight pulse oximetry. Chest 124 (5):1694-1701. doi:10.1378/chest.124.5.1694</w:t>
      </w:r>
    </w:p>
    <w:p w14:paraId="0015F670" w14:textId="4586A728" w:rsidR="00310DE6" w:rsidRPr="0009479D" w:rsidRDefault="00B02965">
      <w:pPr>
        <w:rPr>
          <w:rFonts w:ascii="Times New Roman" w:hAnsi="Times New Roman" w:cs="Times New Roman"/>
          <w:szCs w:val="21"/>
        </w:rPr>
      </w:pPr>
      <w:r w:rsidRPr="0009479D">
        <w:rPr>
          <w:rFonts w:ascii="Times New Roman" w:hAnsi="Times New Roman" w:cs="Times New Roman"/>
          <w:szCs w:val="21"/>
        </w:rPr>
        <w:fldChar w:fldCharType="end"/>
      </w:r>
    </w:p>
    <w:sectPr w:rsidR="00310DE6" w:rsidRPr="0009479D">
      <w:footerReference w:type="default" r:id="rId11"/>
      <w:footnotePr>
        <w:pos w:val="beneathText"/>
      </w:footnotePr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8D7984" w14:textId="77777777" w:rsidR="00DE0DB1" w:rsidRDefault="00DE0DB1" w:rsidP="00212556">
      <w:r>
        <w:separator/>
      </w:r>
    </w:p>
  </w:endnote>
  <w:endnote w:type="continuationSeparator" w:id="0">
    <w:p w14:paraId="0DA22C6B" w14:textId="77777777" w:rsidR="00DE0DB1" w:rsidRDefault="00DE0DB1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FEFAED" w14:textId="3DA1CA7A" w:rsidR="007B2906" w:rsidRDefault="007B2906" w:rsidP="00806AFD">
        <w:pPr>
          <w:pStyle w:val="ab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5010CFB" w14:textId="77777777" w:rsidR="007B2906" w:rsidRDefault="007B2906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936963A" w14:textId="77777777" w:rsidR="00DE0DB1" w:rsidRDefault="00DE0DB1" w:rsidP="00212556">
      <w:r>
        <w:separator/>
      </w:r>
    </w:p>
  </w:footnote>
  <w:footnote w:type="continuationSeparator" w:id="0">
    <w:p w14:paraId="7C0C4B48" w14:textId="77777777" w:rsidR="00DE0DB1" w:rsidRDefault="00DE0DB1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14648"/>
    <w:rsid w:val="00022DE8"/>
    <w:rsid w:val="00024EE0"/>
    <w:rsid w:val="00027AE6"/>
    <w:rsid w:val="00034F11"/>
    <w:rsid w:val="00035134"/>
    <w:rsid w:val="00035540"/>
    <w:rsid w:val="0003623F"/>
    <w:rsid w:val="0004545C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87495"/>
    <w:rsid w:val="0009479D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2D5"/>
    <w:rsid w:val="00125E83"/>
    <w:rsid w:val="001310CE"/>
    <w:rsid w:val="00134B46"/>
    <w:rsid w:val="00136740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0D6B"/>
    <w:rsid w:val="0018106A"/>
    <w:rsid w:val="00182702"/>
    <w:rsid w:val="00187518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B7858"/>
    <w:rsid w:val="001C0F00"/>
    <w:rsid w:val="001C1502"/>
    <w:rsid w:val="001C3E9B"/>
    <w:rsid w:val="001C48C1"/>
    <w:rsid w:val="001C4D2A"/>
    <w:rsid w:val="001D0593"/>
    <w:rsid w:val="001D5126"/>
    <w:rsid w:val="001D62C6"/>
    <w:rsid w:val="001D7183"/>
    <w:rsid w:val="001E5E8D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4BF4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878FE"/>
    <w:rsid w:val="00294A73"/>
    <w:rsid w:val="002A103D"/>
    <w:rsid w:val="002A196D"/>
    <w:rsid w:val="002A30A8"/>
    <w:rsid w:val="002A6AE7"/>
    <w:rsid w:val="002A78BC"/>
    <w:rsid w:val="002B11C6"/>
    <w:rsid w:val="002B34C7"/>
    <w:rsid w:val="002B3FC5"/>
    <w:rsid w:val="002B6114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05739"/>
    <w:rsid w:val="00310DE6"/>
    <w:rsid w:val="00310FCE"/>
    <w:rsid w:val="003128D3"/>
    <w:rsid w:val="00312F07"/>
    <w:rsid w:val="003164A5"/>
    <w:rsid w:val="00316B7B"/>
    <w:rsid w:val="00322395"/>
    <w:rsid w:val="00322DB9"/>
    <w:rsid w:val="00326415"/>
    <w:rsid w:val="003311A7"/>
    <w:rsid w:val="00335F56"/>
    <w:rsid w:val="003378C4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8F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68BA"/>
    <w:rsid w:val="003D7A16"/>
    <w:rsid w:val="003E0033"/>
    <w:rsid w:val="003E1E2E"/>
    <w:rsid w:val="003E2D27"/>
    <w:rsid w:val="003E4937"/>
    <w:rsid w:val="003E5245"/>
    <w:rsid w:val="003E64CC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14F2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0AF5"/>
    <w:rsid w:val="004E3AF3"/>
    <w:rsid w:val="004E4D68"/>
    <w:rsid w:val="004E6BB1"/>
    <w:rsid w:val="004F43B0"/>
    <w:rsid w:val="004F7023"/>
    <w:rsid w:val="00505121"/>
    <w:rsid w:val="00507712"/>
    <w:rsid w:val="00513E17"/>
    <w:rsid w:val="005147C6"/>
    <w:rsid w:val="0051527A"/>
    <w:rsid w:val="00515957"/>
    <w:rsid w:val="00521EDE"/>
    <w:rsid w:val="00522368"/>
    <w:rsid w:val="0052503D"/>
    <w:rsid w:val="00527C64"/>
    <w:rsid w:val="00531E72"/>
    <w:rsid w:val="00536B2C"/>
    <w:rsid w:val="0053735E"/>
    <w:rsid w:val="005373F9"/>
    <w:rsid w:val="00542304"/>
    <w:rsid w:val="005440F4"/>
    <w:rsid w:val="005553DE"/>
    <w:rsid w:val="005554F0"/>
    <w:rsid w:val="005555BD"/>
    <w:rsid w:val="00555C91"/>
    <w:rsid w:val="00555E2F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4D2C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100B"/>
    <w:rsid w:val="0067164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279E3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482C"/>
    <w:rsid w:val="00765800"/>
    <w:rsid w:val="007670B3"/>
    <w:rsid w:val="00767102"/>
    <w:rsid w:val="00767999"/>
    <w:rsid w:val="007740FE"/>
    <w:rsid w:val="007742A6"/>
    <w:rsid w:val="007747E3"/>
    <w:rsid w:val="007774FC"/>
    <w:rsid w:val="007823E3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97243"/>
    <w:rsid w:val="007A39EA"/>
    <w:rsid w:val="007A73AC"/>
    <w:rsid w:val="007B1C60"/>
    <w:rsid w:val="007B2906"/>
    <w:rsid w:val="007B37D3"/>
    <w:rsid w:val="007B4FF3"/>
    <w:rsid w:val="007B574C"/>
    <w:rsid w:val="007C42A7"/>
    <w:rsid w:val="007C6A4D"/>
    <w:rsid w:val="007C7A32"/>
    <w:rsid w:val="007D211F"/>
    <w:rsid w:val="007D3DF7"/>
    <w:rsid w:val="007E1C56"/>
    <w:rsid w:val="007E1D4C"/>
    <w:rsid w:val="007E399A"/>
    <w:rsid w:val="007E4074"/>
    <w:rsid w:val="007E7D4D"/>
    <w:rsid w:val="007F22C8"/>
    <w:rsid w:val="007F5AD0"/>
    <w:rsid w:val="007F6126"/>
    <w:rsid w:val="007F62E0"/>
    <w:rsid w:val="007F7D94"/>
    <w:rsid w:val="007F7DDC"/>
    <w:rsid w:val="0080070A"/>
    <w:rsid w:val="00804683"/>
    <w:rsid w:val="00806AFD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029D"/>
    <w:rsid w:val="008613FC"/>
    <w:rsid w:val="00862B60"/>
    <w:rsid w:val="0086325E"/>
    <w:rsid w:val="00863356"/>
    <w:rsid w:val="0086362C"/>
    <w:rsid w:val="0086369E"/>
    <w:rsid w:val="00864974"/>
    <w:rsid w:val="008653C2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115E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6F75"/>
    <w:rsid w:val="00907677"/>
    <w:rsid w:val="0090795B"/>
    <w:rsid w:val="00907A89"/>
    <w:rsid w:val="00912424"/>
    <w:rsid w:val="009145F1"/>
    <w:rsid w:val="00915594"/>
    <w:rsid w:val="00915CCC"/>
    <w:rsid w:val="00917D03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48F6"/>
    <w:rsid w:val="00965715"/>
    <w:rsid w:val="0097036F"/>
    <w:rsid w:val="00970EB3"/>
    <w:rsid w:val="00973B8B"/>
    <w:rsid w:val="00976F56"/>
    <w:rsid w:val="00977B29"/>
    <w:rsid w:val="00980E69"/>
    <w:rsid w:val="00984CFE"/>
    <w:rsid w:val="00986A1B"/>
    <w:rsid w:val="009870EE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3A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3D1B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539F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0FCB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15DD"/>
    <w:rsid w:val="00AE20B3"/>
    <w:rsid w:val="00AF30F8"/>
    <w:rsid w:val="00AF427E"/>
    <w:rsid w:val="00B0025E"/>
    <w:rsid w:val="00B02965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58D7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1B64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E70B8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073B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5F95"/>
    <w:rsid w:val="00C96C08"/>
    <w:rsid w:val="00C9709D"/>
    <w:rsid w:val="00CA3559"/>
    <w:rsid w:val="00CA3962"/>
    <w:rsid w:val="00CB17DD"/>
    <w:rsid w:val="00CB3BD6"/>
    <w:rsid w:val="00CC300F"/>
    <w:rsid w:val="00CC609F"/>
    <w:rsid w:val="00CC7260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4E9A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C3CED"/>
    <w:rsid w:val="00DD1165"/>
    <w:rsid w:val="00DD1662"/>
    <w:rsid w:val="00DD2F67"/>
    <w:rsid w:val="00DD601F"/>
    <w:rsid w:val="00DD6AFF"/>
    <w:rsid w:val="00DE0DB1"/>
    <w:rsid w:val="00DE281B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061C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2F0"/>
    <w:rsid w:val="00E42F27"/>
    <w:rsid w:val="00E46188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359F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021D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5CE1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4B0E"/>
    <w:rsid w:val="00F85593"/>
    <w:rsid w:val="00F90D6F"/>
    <w:rsid w:val="00F92823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3A1"/>
    <w:rsid w:val="00FD7CE4"/>
    <w:rsid w:val="00FE241A"/>
    <w:rsid w:val="00FE48E5"/>
    <w:rsid w:val="00FF0B12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04E9A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  <w:style w:type="paragraph" w:customStyle="1" w:styleId="MDPI16affiliation">
    <w:name w:val="MDPI_1.6_affiliation"/>
    <w:basedOn w:val="a"/>
    <w:qFormat/>
    <w:rsid w:val="00A6539F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af6">
    <w:name w:val="footnote text"/>
    <w:basedOn w:val="a"/>
    <w:link w:val="af7"/>
    <w:uiPriority w:val="99"/>
    <w:semiHidden/>
    <w:unhideWhenUsed/>
    <w:rsid w:val="00C3073B"/>
    <w:pPr>
      <w:snapToGrid w:val="0"/>
      <w:jc w:val="left"/>
    </w:pPr>
    <w:rPr>
      <w:sz w:val="18"/>
      <w:szCs w:val="18"/>
    </w:rPr>
  </w:style>
  <w:style w:type="character" w:customStyle="1" w:styleId="af7">
    <w:name w:val="脚注文本 字符"/>
    <w:basedOn w:val="a0"/>
    <w:link w:val="af6"/>
    <w:uiPriority w:val="99"/>
    <w:semiHidden/>
    <w:rsid w:val="00C3073B"/>
    <w:rPr>
      <w:kern w:val="2"/>
      <w:sz w:val="18"/>
      <w:szCs w:val="18"/>
    </w:rPr>
  </w:style>
  <w:style w:type="character" w:styleId="af8">
    <w:name w:val="footnote reference"/>
    <w:basedOn w:val="a0"/>
    <w:uiPriority w:val="99"/>
    <w:semiHidden/>
    <w:unhideWhenUsed/>
    <w:rsid w:val="00C3073B"/>
    <w:rPr>
      <w:vertAlign w:val="superscript"/>
    </w:rPr>
  </w:style>
  <w:style w:type="character" w:styleId="af9">
    <w:name w:val="Unresolved Mention"/>
    <w:basedOn w:val="a0"/>
    <w:uiPriority w:val="99"/>
    <w:semiHidden/>
    <w:unhideWhenUsed/>
    <w:rsid w:val="00B0296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https://doi.org/10.1016/j.jaci.2003.08.031" TargetMode="External"/><Relationship Id="rId4" Type="http://schemas.openxmlformats.org/officeDocument/2006/relationships/styles" Target="styles.xml"/><Relationship Id="rId9" Type="http://schemas.openxmlformats.org/officeDocument/2006/relationships/hyperlink" Target="https://doi.org/10.1016/j.compbiomed.2018.06.028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5EC134ED-5445-4C39-8820-4606BE68ED8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7</TotalTime>
  <Pages>10</Pages>
  <Words>5096</Words>
  <Characters>29049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晨阳 邓</cp:lastModifiedBy>
  <cp:revision>5</cp:revision>
  <dcterms:created xsi:type="dcterms:W3CDTF">2019-01-19T08:56:00Z</dcterms:created>
  <dcterms:modified xsi:type="dcterms:W3CDTF">2019-01-21T07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